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10C2357F" w:rsidP="001E509C">
      <w:pPr>
        <w:jc w:val="both"/>
        <w:rPr>
          <w:color w:val="808080" w:themeColor="background1" w:themeShade="80"/>
        </w:rPr>
      </w:pPr>
      <w:r w:rsidRPr="10C2357F">
        <w:rPr>
          <w:color w:val="808080" w:themeColor="background1" w:themeShade="80"/>
        </w:rPr>
        <w:t># Microsoft word live editing link (login not required):</w:t>
      </w:r>
    </w:p>
    <w:p w14:paraId="3ED30304" w14:textId="10A26974" w:rsidR="10C2357F" w:rsidRDefault="10C2357F" w:rsidP="10C2357F">
      <w:pPr>
        <w:jc w:val="both"/>
      </w:pPr>
      <w:r>
        <w:t>https://1drv.ms/w/s!AhhWTWH2RB5fjetdI4NDwqHBFknlIA?e=ItaEUz</w:t>
      </w:r>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000000" w:rsidP="001E509C">
      <w:pPr>
        <w:jc w:val="both"/>
        <w:rPr>
          <w:color w:val="808080" w:themeColor="background1" w:themeShade="80"/>
        </w:rPr>
      </w:pPr>
      <w:hyperlink r:id="rId9"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0"/>
          <w:headerReference w:type="default" r:id="rId11"/>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2995F10F"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Forest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28078EFA" w14:textId="49E9526E" w:rsidR="00CA715E" w:rsidRDefault="00CA715E">
      <w:pPr>
        <w:jc w:val="both"/>
        <w:rPr>
          <w:rFonts w:hint="eastAsia"/>
        </w:rPr>
      </w:pPr>
      <w:r w:rsidRPr="00CA715E">
        <w:t>==================================</w:t>
      </w:r>
      <w:r>
        <w:t xml:space="preserve"> </w:t>
      </w: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3BC29D33"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r w:rsidR="006A5FEC" w:rsidRPr="006A5FEC">
        <w:t>forests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71A39E30"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5836251" w:rsidR="00B3225A" w:rsidRDefault="00506EB2" w:rsidP="00B3225A">
      <w:pPr>
        <w:jc w:val="both"/>
      </w:pPr>
      <w:hyperlink w:anchor="_ENREF_5" w:tooltip="Li, 2014 #255" w:history="1">
        <w:r w:rsidR="002F520E" w:rsidRPr="002F520E">
          <w:rPr>
            <w:rStyle w:val="Hyperlink"/>
          </w:rPr>
          <w:fldChar w:fldCharType="begin"/>
        </w:r>
        <w:r w:rsidR="002F520E"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2F520E" w:rsidRPr="002F520E">
          <w:rPr>
            <w:rStyle w:val="Hyperlink"/>
          </w:rPr>
          <w:fldChar w:fldCharType="separate"/>
        </w:r>
        <w:r w:rsidR="002F520E" w:rsidRPr="002F520E">
          <w:rPr>
            <w:rStyle w:val="Hyperlink"/>
          </w:rPr>
          <w:t>Li et al. (2014)</w:t>
        </w:r>
        <w:r w:rsidR="002F520E"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53CD0C6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7CD0332B"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28526C7E" w:rsidR="00B703B0" w:rsidRDefault="00506EB2">
      <w:pPr>
        <w:jc w:val="both"/>
      </w:pPr>
      <w:hyperlink w:anchor="_ENREF_4" w:tooltip="Kahn, 2008 #140" w:history="1">
        <w:r w:rsidR="002F520E" w:rsidRPr="002F520E">
          <w:rPr>
            <w:rStyle w:val="Hyperlink"/>
          </w:rPr>
          <w:fldChar w:fldCharType="begin"/>
        </w:r>
        <w:r w:rsidR="002F520E"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2F520E" w:rsidRPr="002F520E">
          <w:rPr>
            <w:rStyle w:val="Hyperlink"/>
          </w:rPr>
          <w:fldChar w:fldCharType="separate"/>
        </w:r>
        <w:r w:rsidR="002F520E" w:rsidRPr="002F520E">
          <w:rPr>
            <w:rStyle w:val="Hyperlink"/>
          </w:rPr>
          <w:t>Kahn et al., 2008</w:t>
        </w:r>
        <w:r w:rsidR="002F520E" w:rsidRPr="002F520E">
          <w:rPr>
            <w:rStyle w:val="Hyperlink"/>
          </w:rPr>
          <w:fldChar w:fldCharType="end"/>
        </w:r>
      </w:hyperlink>
    </w:p>
    <w:p w14:paraId="7BF6AF4C" w14:textId="77777777" w:rsidR="003C44C2" w:rsidRDefault="003C44C2">
      <w:pPr>
        <w:jc w:val="both"/>
      </w:pPr>
    </w:p>
    <w:p w14:paraId="4617707E" w14:textId="601B4C9E" w:rsidR="003C44C2" w:rsidRDefault="00506EB2">
      <w:pPr>
        <w:jc w:val="both"/>
      </w:pPr>
      <w:hyperlink w:anchor="_ENREF_2" w:tooltip="Chen, 2000 #139" w:history="1">
        <w:r w:rsidR="002F520E" w:rsidRPr="002F520E">
          <w:rPr>
            <w:rStyle w:val="Hyperlink"/>
          </w:rPr>
          <w:fldChar w:fldCharType="begin"/>
        </w:r>
        <w:r w:rsidR="002F520E"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2F520E" w:rsidRPr="002F520E">
          <w:rPr>
            <w:rStyle w:val="Hyperlink"/>
          </w:rPr>
          <w:fldChar w:fldCharType="separate"/>
        </w:r>
        <w:r w:rsidR="002F520E" w:rsidRPr="002F520E">
          <w:rPr>
            <w:rStyle w:val="Hyperlink"/>
          </w:rPr>
          <w:t>Chen et al., 2000</w:t>
        </w:r>
        <w:r w:rsidR="002F520E"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In the present study, the focus is put on Reunion island</w:t>
      </w:r>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B866E17"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000000" w:rsidP="00414CDD">
      <w:pPr>
        <w:rPr>
          <w:color w:val="808080" w:themeColor="background1" w:themeShade="80"/>
          <w:lang w:eastAsia="en-US"/>
        </w:rPr>
      </w:pPr>
      <w:hyperlink r:id="rId12"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26A7A358">
            <wp:extent cx="5972810" cy="3982085"/>
            <wp:effectExtent l="0" t="0" r="0" b="5715"/>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72810" cy="3982085"/>
                    </a:xfrm>
                    <a:prstGeom prst="rect">
                      <a:avLst/>
                    </a:prstGeom>
                  </pic:spPr>
                </pic:pic>
              </a:graphicData>
            </a:graphic>
          </wp:inline>
        </w:drawing>
      </w:r>
    </w:p>
    <w:p w14:paraId="7BD31923" w14:textId="690464CC" w:rsidR="00737826" w:rsidRDefault="00737826" w:rsidP="00737826">
      <w:pPr>
        <w:pStyle w:val="Caption"/>
        <w:jc w:val="both"/>
      </w:pPr>
      <w:r>
        <w:t xml:space="preserve">Fig. </w:t>
      </w:r>
      <w:r>
        <w:fldChar w:fldCharType="begin"/>
      </w:r>
      <w:r>
        <w:instrText>SEQ Fig. \* ARABIC</w:instrText>
      </w:r>
      <w:r>
        <w:fldChar w:fldCharType="separate"/>
      </w:r>
      <w:r w:rsidR="007D3ED3">
        <w:rPr>
          <w:noProof/>
        </w:rPr>
        <w:t>1</w:t>
      </w:r>
      <w:r>
        <w:fldChar w:fldCharType="end"/>
      </w:r>
      <w:r>
        <w:t xml:space="preserve"> spatial coverage of downloaded SAF_NWC cloud product</w:t>
      </w:r>
      <w:r w:rsidR="009F0007">
        <w:t xml:space="preserve"> 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376E5497">
            <wp:extent cx="5321300" cy="50927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21300" cy="5092700"/>
                    </a:xfrm>
                    <a:prstGeom prst="rect">
                      <a:avLst/>
                    </a:prstGeom>
                  </pic:spPr>
                </pic:pic>
              </a:graphicData>
            </a:graphic>
          </wp:inline>
        </w:drawing>
      </w:r>
    </w:p>
    <w:p w14:paraId="5EB6D603" w14:textId="5A394CF8" w:rsidR="00737826" w:rsidRPr="009F0007" w:rsidRDefault="009F0007" w:rsidP="009F0007">
      <w:pPr>
        <w:pStyle w:val="Caption"/>
        <w:jc w:val="both"/>
      </w:pPr>
      <w:r>
        <w:t xml:space="preserve">Fig. </w:t>
      </w:r>
      <w:r>
        <w:fldChar w:fldCharType="begin"/>
      </w:r>
      <w:r>
        <w:instrText>SEQ Fig. \* ARABIC</w:instrText>
      </w:r>
      <w:r>
        <w:fldChar w:fldCharType="separate"/>
      </w:r>
      <w:r w:rsidR="007D3ED3">
        <w:rPr>
          <w:noProof/>
        </w:rPr>
        <w:t>2</w:t>
      </w:r>
      <w:r>
        <w:fldChar w:fldCharType="end"/>
      </w:r>
      <w:r>
        <w:t xml:space="preserve"> Spatial coverage of SAF_NWC cloud product over Reunion I</w:t>
      </w:r>
      <w:r w:rsidR="00F521FD">
        <w:t>sland</w:t>
      </w:r>
      <w:r w:rsidR="005C19DE">
        <w:t xml:space="preserve"> (24/26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lastRenderedPageBreak/>
        <w:drawing>
          <wp:inline distT="0" distB="0" distL="0" distR="0" wp14:anchorId="73BB8267" wp14:editId="4EC225C0">
            <wp:extent cx="4167982" cy="30136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79172" cy="3021747"/>
                    </a:xfrm>
                    <a:prstGeom prst="rect">
                      <a:avLst/>
                    </a:prstGeom>
                  </pic:spPr>
                </pic:pic>
              </a:graphicData>
            </a:graphic>
          </wp:inline>
        </w:drawing>
      </w:r>
    </w:p>
    <w:p w14:paraId="1709C0DE" w14:textId="7C837959" w:rsidR="005C19DE" w:rsidRDefault="005C19DE" w:rsidP="005C19DE">
      <w:pPr>
        <w:pStyle w:val="Caption"/>
      </w:pPr>
      <w:r>
        <w:t xml:space="preserve">Fig. </w:t>
      </w:r>
      <w:r>
        <w:fldChar w:fldCharType="begin"/>
      </w:r>
      <w:r>
        <w:instrText>SEQ Fig. \* ARABIC</w:instrText>
      </w:r>
      <w:r>
        <w:fldChar w:fldCharType="separate"/>
      </w:r>
      <w:r w:rsidR="007D3ED3">
        <w:rPr>
          <w:noProof/>
        </w:rPr>
        <w:t>3</w:t>
      </w:r>
      <w: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p>
    <w:p w14:paraId="53E15634" w14:textId="77777777" w:rsidR="00CC73A8" w:rsidRPr="00CC73A8" w:rsidRDefault="00CC73A8" w:rsidP="00CC73A8">
      <w:pPr>
        <w:rPr>
          <w:rFonts w:hint="eastAsia"/>
        </w:rPr>
      </w:pPr>
    </w:p>
    <w:p w14:paraId="7CE90F44" w14:textId="6A6D5C63" w:rsidR="005C19DE" w:rsidRDefault="00A72012" w:rsidP="005C19DE">
      <w:pPr>
        <w:pStyle w:val="ListParagraph"/>
        <w:numPr>
          <w:ilvl w:val="0"/>
          <w:numId w:val="7"/>
        </w:numPr>
      </w:pPr>
      <w:r>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w:t>
      </w:r>
      <w:bookmarkStart w:id="16" w:name="OLE_LINK5"/>
      <w:bookmarkStart w:id="17" w:name="OLE_LINK6"/>
      <w:r>
        <w:t>still only le</w:t>
      </w:r>
      <w:bookmarkEnd w:id="16"/>
      <w:bookmarkEnd w:id="17"/>
      <w:r>
        <w:t xml:space="preserve">ss than </w:t>
      </w:r>
      <w:commentRangeStart w:id="18"/>
      <w:r>
        <w:t>15%.</w:t>
      </w:r>
      <w:commentRangeEnd w:id="18"/>
      <w:r>
        <w:rPr>
          <w:rStyle w:val="CommentReference"/>
        </w:rPr>
        <w:commentReference w:id="18"/>
      </w:r>
    </w:p>
    <w:p w14:paraId="125AF401" w14:textId="77777777" w:rsidR="00A72012" w:rsidRPr="005C19DE" w:rsidRDefault="00A72012" w:rsidP="00A72012"/>
    <w:p w14:paraId="0F180DB8" w14:textId="321B5F62" w:rsidR="005C19DE" w:rsidRDefault="00110F21">
      <w:pPr>
        <w:jc w:val="both"/>
        <w:rPr>
          <w:rFonts w:hint="eastAsia"/>
        </w:rPr>
      </w:pPr>
      <w:r>
        <w:rPr>
          <w:noProof/>
        </w:rPr>
        <w:drawing>
          <wp:inline distT="0" distB="0" distL="0" distR="0" wp14:anchorId="5F2702FF" wp14:editId="213C4856">
            <wp:extent cx="5972810" cy="117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1174115"/>
                    </a:xfrm>
                    <a:prstGeom prst="rect">
                      <a:avLst/>
                    </a:prstGeom>
                  </pic:spPr>
                </pic:pic>
              </a:graphicData>
            </a:graphic>
          </wp:inline>
        </w:drawing>
      </w: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5CA755A3" w14:textId="0B0B9CC8" w:rsidR="00A862F9" w:rsidRDefault="00C67047" w:rsidP="00A862F9">
      <w:proofErr w:type="spellStart"/>
      <w:r>
        <w:t>Ct_</w:t>
      </w:r>
      <w:proofErr w:type="gramStart"/>
      <w:r>
        <w:t>condition</w:t>
      </w:r>
      <w:proofErr w:type="spellEnd"/>
      <w:r>
        <w:t xml:space="preserve"> ?</w:t>
      </w:r>
      <w:proofErr w:type="gramEnd"/>
    </w:p>
    <w:p w14:paraId="1F00D096" w14:textId="033B6059" w:rsidR="00BD318C" w:rsidRDefault="00A074A8" w:rsidP="00A074A8">
      <w:pPr>
        <w:pStyle w:val="ListParagraph"/>
        <w:numPr>
          <w:ilvl w:val="0"/>
          <w:numId w:val="9"/>
        </w:numPr>
        <w:jc w:val="both"/>
      </w:pPr>
      <w:bookmarkStart w:id="19" w:name="OLE_LINK7"/>
      <w:bookmarkStart w:id="20" w:name="OLE_LINK8"/>
      <w:r>
        <w:t xml:space="preserve">Recent </w:t>
      </w:r>
      <w:bookmarkEnd w:id="19"/>
      <w:bookmarkEnd w:id="20"/>
      <w:r>
        <w:t xml:space="preserve">study on the </w:t>
      </w:r>
      <w:r w:rsidRPr="00A074A8">
        <w:t xml:space="preserve">reliability of </w:t>
      </w:r>
      <w:r>
        <w:t>SAF_NWC data</w:t>
      </w:r>
    </w:p>
    <w:p w14:paraId="53530850" w14:textId="077A6A5A" w:rsidR="00BD318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r w:rsidRPr="0028335C">
        <w:rPr>
          <w:rFonts w:eastAsiaTheme="minorEastAsia"/>
          <w:color w:val="000080"/>
          <w:sz w:val="20"/>
          <w:szCs w:val="20"/>
        </w:rPr>
        <w:t>clouds : between 79% and 96% depending on illumination</w:t>
      </w:r>
    </w:p>
    <w:p w14:paraId="63AE8800" w14:textId="77777777" w:rsidR="00EF01CE" w:rsidRPr="0028335C" w:rsidRDefault="00EF01CE" w:rsidP="0028335C">
      <w:pPr>
        <w:pStyle w:val="ListParagraph"/>
        <w:widowControl w:val="0"/>
        <w:numPr>
          <w:ilvl w:val="0"/>
          <w:numId w:val="9"/>
        </w:numPr>
        <w:autoSpaceDE w:val="0"/>
        <w:autoSpaceDN w:val="0"/>
        <w:adjustRightInd w:val="0"/>
        <w:rPr>
          <w:rFonts w:eastAsiaTheme="minorEastAsia"/>
          <w:color w:val="000080"/>
          <w:sz w:val="20"/>
          <w:szCs w:val="20"/>
        </w:rPr>
      </w:pPr>
    </w:p>
    <w:p w14:paraId="56235DCB" w14:textId="084D5D6C" w:rsidR="00BD318C" w:rsidRDefault="008130C2" w:rsidP="008130C2">
      <w:pPr>
        <w:pStyle w:val="Heading3"/>
      </w:pPr>
      <w:r>
        <w:t>Data treatment</w:t>
      </w:r>
    </w:p>
    <w:p w14:paraId="4AB668D3" w14:textId="77777777" w:rsidR="008130C2" w:rsidRDefault="008130C2">
      <w:pPr>
        <w:jc w:val="both"/>
        <w:rPr>
          <w:rFonts w:hint="eastAsia"/>
        </w:rPr>
      </w:pPr>
    </w:p>
    <w:p w14:paraId="419BCB9E" w14:textId="50CA2843"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w:t>
      </w:r>
      <w:r w:rsidR="0093230C" w:rsidRPr="0093230C">
        <w:t xml:space="preserve"> </w:t>
      </w:r>
      <w:r w:rsidR="0093230C" w:rsidRPr="0093230C">
        <w:rPr>
          <w:rFonts w:eastAsiaTheme="minorEastAsia"/>
        </w:rPr>
        <w:t>the respective Cam</w:t>
      </w:r>
      <w:r w:rsidR="0093230C" w:rsidRPr="0093230C">
        <w:rPr>
          <w:rFonts w:eastAsiaTheme="minorEastAsia"/>
        </w:rPr>
        <w:t xml:space="preserve"> </w:t>
      </w:r>
      <w:r>
        <w:rPr>
          <w:rFonts w:eastAsiaTheme="minorEastAsia"/>
        </w:rPr>
        <w:t>stations.</w:t>
      </w:r>
    </w:p>
    <w:p w14:paraId="57D9E3F7" w14:textId="5D0B4C83" w:rsidR="00DF00EC" w:rsidRDefault="00DF00EC" w:rsidP="007256B0">
      <w:pPr>
        <w:rPr>
          <w:rFonts w:eastAsiaTheme="minorEastAsia"/>
        </w:rPr>
      </w:pPr>
    </w:p>
    <w:p w14:paraId="7975A23B" w14:textId="06FC2A68" w:rsidR="00B60556" w:rsidRDefault="00DC1A4D" w:rsidP="007256B0">
      <w:pPr>
        <w:rPr>
          <w:rFonts w:eastAsiaTheme="minorEastAsia"/>
        </w:rPr>
      </w:pPr>
      <w:r>
        <w:rPr>
          <w:rFonts w:eastAsiaTheme="minorEastAsia"/>
          <w:noProof/>
        </w:rPr>
        <w:lastRenderedPageBreak/>
        <w:drawing>
          <wp:inline distT="0" distB="0" distL="0" distR="0" wp14:anchorId="12F3826B" wp14:editId="414D480A">
            <wp:extent cx="5972810" cy="4401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972810" cy="4401820"/>
                    </a:xfrm>
                    <a:prstGeom prst="rect">
                      <a:avLst/>
                    </a:prstGeom>
                  </pic:spPr>
                </pic:pic>
              </a:graphicData>
            </a:graphic>
          </wp:inline>
        </w:drawing>
      </w:r>
    </w:p>
    <w:p w14:paraId="1C7AAF78" w14:textId="77777777" w:rsidR="00DC1A4D" w:rsidRDefault="00DC1A4D" w:rsidP="007256B0">
      <w:pPr>
        <w:rPr>
          <w:rFonts w:eastAsiaTheme="minorEastAsia"/>
        </w:rPr>
      </w:pPr>
    </w:p>
    <w:p w14:paraId="03D51CCB" w14:textId="77777777" w:rsidR="00DC1A4D" w:rsidRDefault="00DC1A4D" w:rsidP="007256B0">
      <w:pPr>
        <w:rPr>
          <w:rFonts w:eastAsiaTheme="minorEastAsia" w:hint="eastAsia"/>
        </w:rPr>
      </w:pPr>
    </w:p>
    <w:p w14:paraId="15833494" w14:textId="04BB31A6" w:rsidR="00DF00EC" w:rsidRDefault="00DF00EC" w:rsidP="00DF00EC">
      <w:pPr>
        <w:pStyle w:val="Heading3"/>
      </w:pPr>
      <w:r>
        <w:t>regroup of cloud types</w:t>
      </w:r>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r w:rsidR="00E47855">
        <w:rPr>
          <w:rFonts w:eastAsiaTheme="minorEastAsia"/>
        </w:rPr>
        <w:t xml:space="preserve"> </w:t>
      </w:r>
      <w:r w:rsidRPr="00DF00EC">
        <w:rPr>
          <w:rFonts w:eastAsiaTheme="minorEastAsia"/>
        </w:rPr>
        <w:t>, last column).</w:t>
      </w:r>
    </w:p>
    <w:p w14:paraId="1F24F1F1" w14:textId="5A10C947" w:rsidR="00DF00EC" w:rsidRPr="00C66CED" w:rsidRDefault="00DF00EC" w:rsidP="007256B0">
      <w:pPr>
        <w:rPr>
          <w:rFonts w:eastAsiaTheme="minorEastAsia"/>
        </w:rPr>
      </w:pPr>
    </w:p>
    <w:p w14:paraId="2306F342" w14:textId="0071A5F0" w:rsidR="00E47855" w:rsidRDefault="00E47855" w:rsidP="00FE38B2">
      <w:pPr>
        <w:pStyle w:val="Caption"/>
        <w:keepNext/>
      </w:pPr>
      <w:r>
        <w:t xml:space="preserve">Table </w:t>
      </w:r>
      <w:r>
        <w:fldChar w:fldCharType="begin"/>
      </w:r>
      <w:r>
        <w:instrText>SEQ Table \* ARABIC</w:instrText>
      </w:r>
      <w:r>
        <w:fldChar w:fldCharType="separate"/>
      </w:r>
      <w:r>
        <w:rPr>
          <w:noProof/>
        </w:rPr>
        <w:t>1</w:t>
      </w:r>
      <w:r>
        <w:fldChar w:fldCharType="end"/>
      </w:r>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21" w:name="OLE_LINK3"/>
            <w:bookmarkStart w:id="22" w:name="OLE_LINK4"/>
            <w:r w:rsidRPr="003550EE">
              <w:rPr>
                <w:rFonts w:eastAsiaTheme="minorEastAsia"/>
                <w:sz w:val="21"/>
                <w:szCs w:val="21"/>
              </w:rPr>
              <w:t>excluded</w:t>
            </w:r>
            <w:bookmarkEnd w:id="21"/>
            <w:bookmarkEnd w:id="22"/>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lastRenderedPageBreak/>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6A040DC1" w:rsidR="000132B0" w:rsidRPr="003550EE" w:rsidRDefault="000132B0" w:rsidP="006465A4">
            <w:pPr>
              <w:rPr>
                <w:rFonts w:eastAsiaTheme="minorEastAsia"/>
                <w:sz w:val="21"/>
                <w:szCs w:val="21"/>
              </w:rPr>
            </w:pPr>
            <w:r w:rsidRPr="003550EE">
              <w:rPr>
                <w:sz w:val="21"/>
                <w:szCs w:val="21"/>
              </w:rPr>
              <w:t>pixels covered by fractional</w:t>
            </w:r>
            <w:r w:rsidR="00DD6618">
              <w:rPr>
                <w:sz w:val="21"/>
                <w:szCs w:val="21"/>
              </w:rPr>
              <w:t xml:space="preserve"> </w:t>
            </w:r>
            <w:r w:rsidRPr="003550EE">
              <w:rPr>
                <w:sz w:val="21"/>
                <w:szCs w:val="21"/>
              </w:rPr>
              <w:t>clouds, i.e., sub-pixel water clouds. These pixels were reprocessed</w:t>
            </w:r>
            <w:r w:rsidR="00DD6618">
              <w:rPr>
                <w:sz w:val="21"/>
                <w:szCs w:val="21"/>
              </w:rPr>
              <w:t xml:space="preserve"> </w:t>
            </w:r>
            <w:r w:rsidRPr="003550EE">
              <w:rPr>
                <w:sz w:val="21"/>
                <w:szCs w:val="21"/>
              </w:rPr>
              <w:t>and reallocated so that they fall into the cloud type most frequently</w:t>
            </w:r>
            <w:r w:rsidR="00DD6618">
              <w:rPr>
                <w:sz w:val="21"/>
                <w:szCs w:val="21"/>
              </w:rPr>
              <w:t xml:space="preserve"> </w:t>
            </w:r>
            <w:r w:rsidRPr="003550EE">
              <w:rPr>
                <w:sz w:val="21"/>
                <w:szCs w:val="21"/>
              </w:rPr>
              <w:t xml:space="preserve">observed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High semitransparent 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45EBAB20" w14:textId="77777777" w:rsidR="00DF00EC" w:rsidRDefault="00DF00EC" w:rsidP="007256B0">
      <w:pPr>
        <w:rPr>
          <w:rFonts w:eastAsiaTheme="minor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3FA84775"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lastRenderedPageBreak/>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5D08521A" w14:textId="77777777" w:rsidR="00B60556" w:rsidRDefault="00EF01CE" w:rsidP="00B60556">
      <w:pPr>
        <w:keepNext/>
      </w:pPr>
      <w:r>
        <w:rPr>
          <w:rFonts w:eastAsiaTheme="minorEastAsia"/>
          <w:noProof/>
          <w:lang w:eastAsia="en-US"/>
        </w:rPr>
        <w:drawing>
          <wp:inline distT="0" distB="0" distL="0" distR="0" wp14:anchorId="114FA29D" wp14:editId="13D10341">
            <wp:extent cx="3971580" cy="2978685"/>
            <wp:effectExtent l="0" t="0" r="3810" b="635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88020" cy="2991015"/>
                    </a:xfrm>
                    <a:prstGeom prst="rect">
                      <a:avLst/>
                    </a:prstGeom>
                  </pic:spPr>
                </pic:pic>
              </a:graphicData>
            </a:graphic>
          </wp:inline>
        </w:drawing>
      </w:r>
    </w:p>
    <w:p w14:paraId="1533B8B6" w14:textId="3913DA22" w:rsidR="00806A81" w:rsidRPr="00B60556" w:rsidRDefault="207542CA" w:rsidP="00B60556">
      <w:pPr>
        <w:pStyle w:val="Caption"/>
      </w:pPr>
      <w:r>
        <w:t xml:space="preserve">Fig. </w:t>
      </w:r>
      <w:r>
        <w:fldChar w:fldCharType="begin"/>
      </w:r>
      <w:r>
        <w:instrText>SEQ Fig. \* ARABIC</w:instrText>
      </w:r>
      <w:r>
        <w:fldChar w:fldCharType="separate"/>
      </w:r>
      <w:r w:rsidRPr="207542CA">
        <w:rPr>
          <w:noProof/>
        </w:rPr>
        <w:t>4</w:t>
      </w:r>
      <w:r>
        <w:fldChar w:fldCharType="end"/>
      </w:r>
      <w:r>
        <w:t xml:space="preserve"> Annual occurrences of all raw cloud types in the Moufia campus location in the year of 2019.</w:t>
      </w:r>
    </w:p>
    <w:tbl>
      <w:tblPr>
        <w:tblStyle w:val="TableGrid"/>
        <w:tblW w:w="0" w:type="auto"/>
        <w:tblLook w:val="04A0" w:firstRow="1" w:lastRow="0" w:firstColumn="1" w:lastColumn="0" w:noHBand="0" w:noVBand="1"/>
      </w:tblPr>
      <w:tblGrid>
        <w:gridCol w:w="1390"/>
        <w:gridCol w:w="1683"/>
      </w:tblGrid>
      <w:tr w:rsidR="00C21305" w:rsidRPr="003550EE" w14:paraId="1E677DF7" w14:textId="77777777" w:rsidTr="003A0C08">
        <w:tc>
          <w:tcPr>
            <w:tcW w:w="1390" w:type="dxa"/>
          </w:tcPr>
          <w:p w14:paraId="067DBF53" w14:textId="77777777" w:rsidR="00C21305" w:rsidRPr="003550EE" w:rsidRDefault="00C21305" w:rsidP="003A0C08">
            <w:pPr>
              <w:rPr>
                <w:rFonts w:eastAsiaTheme="minorEastAsia"/>
                <w:sz w:val="21"/>
                <w:szCs w:val="21"/>
              </w:rPr>
            </w:pPr>
            <w:r w:rsidRPr="003550EE">
              <w:rPr>
                <w:rFonts w:eastAsiaTheme="minorEastAsia"/>
                <w:sz w:val="21"/>
                <w:szCs w:val="21"/>
              </w:rPr>
              <w:t>5</w:t>
            </w:r>
          </w:p>
        </w:tc>
        <w:tc>
          <w:tcPr>
            <w:tcW w:w="1683" w:type="dxa"/>
          </w:tcPr>
          <w:p w14:paraId="212187E7" w14:textId="77777777" w:rsidR="00C21305" w:rsidRPr="003550EE" w:rsidRDefault="00C21305" w:rsidP="003A0C08">
            <w:pPr>
              <w:rPr>
                <w:rFonts w:eastAsiaTheme="minorEastAsia"/>
                <w:sz w:val="21"/>
                <w:szCs w:val="21"/>
              </w:rPr>
            </w:pPr>
            <w:r w:rsidRPr="003550EE">
              <w:rPr>
                <w:rFonts w:eastAsiaTheme="minorEastAsia"/>
                <w:sz w:val="21"/>
                <w:szCs w:val="21"/>
              </w:rPr>
              <w:t>Very low clouds</w:t>
            </w:r>
          </w:p>
        </w:tc>
      </w:tr>
      <w:tr w:rsidR="00C21305" w:rsidRPr="003550EE" w14:paraId="572C4C69" w14:textId="77777777" w:rsidTr="003A0C08">
        <w:tc>
          <w:tcPr>
            <w:tcW w:w="1390" w:type="dxa"/>
          </w:tcPr>
          <w:p w14:paraId="0358266E" w14:textId="77777777" w:rsidR="00C21305" w:rsidRPr="003550EE" w:rsidRDefault="00C21305" w:rsidP="003A0C08">
            <w:pPr>
              <w:rPr>
                <w:rFonts w:eastAsiaTheme="minorEastAsia"/>
                <w:sz w:val="21"/>
                <w:szCs w:val="21"/>
              </w:rPr>
            </w:pPr>
            <w:r w:rsidRPr="003550EE">
              <w:rPr>
                <w:rFonts w:eastAsiaTheme="minorEastAsia"/>
                <w:sz w:val="21"/>
                <w:szCs w:val="21"/>
              </w:rPr>
              <w:t>6</w:t>
            </w:r>
          </w:p>
        </w:tc>
        <w:tc>
          <w:tcPr>
            <w:tcW w:w="1683" w:type="dxa"/>
          </w:tcPr>
          <w:p w14:paraId="67C6F831" w14:textId="77777777" w:rsidR="00C21305" w:rsidRPr="003550EE" w:rsidRDefault="00C21305" w:rsidP="003A0C08">
            <w:pPr>
              <w:rPr>
                <w:rFonts w:eastAsiaTheme="minorEastAsia"/>
                <w:sz w:val="21"/>
                <w:szCs w:val="21"/>
              </w:rPr>
            </w:pPr>
            <w:r w:rsidRPr="003550EE">
              <w:rPr>
                <w:rFonts w:eastAsiaTheme="minorEastAsia"/>
                <w:sz w:val="21"/>
                <w:szCs w:val="21"/>
              </w:rPr>
              <w:t>Low clouds</w:t>
            </w:r>
          </w:p>
        </w:tc>
      </w:tr>
      <w:tr w:rsidR="00C21305" w:rsidRPr="003550EE" w14:paraId="7FC6634D" w14:textId="77777777" w:rsidTr="003A0C08">
        <w:tc>
          <w:tcPr>
            <w:tcW w:w="1390" w:type="dxa"/>
          </w:tcPr>
          <w:p w14:paraId="597C4577" w14:textId="77777777" w:rsidR="00C21305" w:rsidRPr="003550EE" w:rsidRDefault="00C21305" w:rsidP="003A0C08">
            <w:pPr>
              <w:rPr>
                <w:rFonts w:eastAsiaTheme="minorEastAsia"/>
                <w:sz w:val="21"/>
                <w:szCs w:val="21"/>
              </w:rPr>
            </w:pPr>
            <w:r w:rsidRPr="003550EE">
              <w:rPr>
                <w:rFonts w:eastAsiaTheme="minorEastAsia"/>
                <w:sz w:val="21"/>
                <w:szCs w:val="21"/>
              </w:rPr>
              <w:t>7</w:t>
            </w:r>
          </w:p>
        </w:tc>
        <w:tc>
          <w:tcPr>
            <w:tcW w:w="1683" w:type="dxa"/>
          </w:tcPr>
          <w:p w14:paraId="0F81C099" w14:textId="77777777" w:rsidR="00C21305" w:rsidRPr="003550EE" w:rsidRDefault="00C21305" w:rsidP="003A0C08">
            <w:pPr>
              <w:rPr>
                <w:rFonts w:eastAsiaTheme="minorEastAsia"/>
                <w:sz w:val="21"/>
                <w:szCs w:val="21"/>
              </w:rPr>
            </w:pPr>
            <w:r w:rsidRPr="003550EE">
              <w:rPr>
                <w:rFonts w:eastAsiaTheme="minorEastAsia"/>
                <w:sz w:val="21"/>
                <w:szCs w:val="21"/>
              </w:rPr>
              <w:t>Mid-level clouds</w:t>
            </w:r>
          </w:p>
        </w:tc>
      </w:tr>
      <w:tr w:rsidR="00C21305" w:rsidRPr="003550EE" w14:paraId="672F3F0D" w14:textId="77777777" w:rsidTr="003A0C08">
        <w:tc>
          <w:tcPr>
            <w:tcW w:w="1390" w:type="dxa"/>
          </w:tcPr>
          <w:p w14:paraId="78DC8A3D" w14:textId="77777777" w:rsidR="00C21305" w:rsidRPr="003550EE" w:rsidRDefault="00C21305" w:rsidP="003A0C08">
            <w:pPr>
              <w:rPr>
                <w:rFonts w:eastAsiaTheme="minorEastAsia"/>
                <w:sz w:val="21"/>
                <w:szCs w:val="21"/>
              </w:rPr>
            </w:pPr>
            <w:r w:rsidRPr="003550EE">
              <w:rPr>
                <w:rFonts w:eastAsiaTheme="minorEastAsia"/>
                <w:sz w:val="21"/>
                <w:szCs w:val="21"/>
              </w:rPr>
              <w:t>8</w:t>
            </w:r>
          </w:p>
        </w:tc>
        <w:tc>
          <w:tcPr>
            <w:tcW w:w="1683" w:type="dxa"/>
          </w:tcPr>
          <w:p w14:paraId="3FB03D5F" w14:textId="77777777" w:rsidR="00C21305" w:rsidRPr="003550EE" w:rsidRDefault="00C21305" w:rsidP="003A0C08">
            <w:pPr>
              <w:rPr>
                <w:rFonts w:eastAsiaTheme="minorEastAsia"/>
                <w:sz w:val="21"/>
                <w:szCs w:val="21"/>
              </w:rPr>
            </w:pPr>
            <w:r w:rsidRPr="003550EE">
              <w:rPr>
                <w:rFonts w:eastAsiaTheme="minorEastAsia"/>
                <w:sz w:val="21"/>
                <w:szCs w:val="21"/>
              </w:rPr>
              <w:t>High opaque clouds</w:t>
            </w:r>
          </w:p>
        </w:tc>
      </w:tr>
      <w:tr w:rsidR="00C21305" w:rsidRPr="003550EE" w14:paraId="2594878C" w14:textId="77777777" w:rsidTr="003A0C08">
        <w:tc>
          <w:tcPr>
            <w:tcW w:w="1390" w:type="dxa"/>
          </w:tcPr>
          <w:p w14:paraId="1A92B1E3" w14:textId="77777777" w:rsidR="00C21305" w:rsidRPr="003550EE" w:rsidRDefault="00C21305" w:rsidP="003A0C08">
            <w:pPr>
              <w:rPr>
                <w:rFonts w:eastAsiaTheme="minorEastAsia"/>
                <w:sz w:val="21"/>
                <w:szCs w:val="21"/>
              </w:rPr>
            </w:pPr>
            <w:r w:rsidRPr="003550EE">
              <w:rPr>
                <w:rFonts w:eastAsiaTheme="minorEastAsia"/>
                <w:sz w:val="21"/>
                <w:szCs w:val="21"/>
              </w:rPr>
              <w:t>9</w:t>
            </w:r>
          </w:p>
        </w:tc>
        <w:tc>
          <w:tcPr>
            <w:tcW w:w="1683" w:type="dxa"/>
          </w:tcPr>
          <w:p w14:paraId="08BF14FB" w14:textId="77777777" w:rsidR="00370CBE" w:rsidRPr="003550EE" w:rsidRDefault="00C21305" w:rsidP="003A0C08">
            <w:pPr>
              <w:rPr>
                <w:rFonts w:eastAsiaTheme="minorEastAsia"/>
                <w:sz w:val="21"/>
                <w:szCs w:val="21"/>
              </w:rPr>
            </w:pPr>
            <w:r w:rsidRPr="003550EE">
              <w:rPr>
                <w:rFonts w:eastAsiaTheme="minorEastAsia"/>
                <w:sz w:val="21"/>
                <w:szCs w:val="21"/>
              </w:rPr>
              <w:t>Very high opaque clouds</w:t>
            </w:r>
          </w:p>
        </w:tc>
      </w:tr>
      <w:tr w:rsidR="00370CBE" w:rsidRPr="003550EE" w14:paraId="6D3EDE3D" w14:textId="77777777" w:rsidTr="003A0C08">
        <w:tc>
          <w:tcPr>
            <w:tcW w:w="1390" w:type="dxa"/>
          </w:tcPr>
          <w:p w14:paraId="6AFA98A3" w14:textId="0BAC5B89" w:rsidR="00370CBE" w:rsidRPr="003550E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0</w:t>
            </w:r>
          </w:p>
        </w:tc>
        <w:tc>
          <w:tcPr>
            <w:tcW w:w="1683" w:type="dxa"/>
          </w:tcPr>
          <w:p w14:paraId="2ABE9AA1" w14:textId="685634E4" w:rsidR="00370CBE" w:rsidRPr="003550EE" w:rsidRDefault="00370CBE" w:rsidP="003A0C08">
            <w:pPr>
              <w:rPr>
                <w:rFonts w:eastAsiaTheme="minorEastAsia"/>
                <w:sz w:val="21"/>
                <w:szCs w:val="21"/>
              </w:rPr>
            </w:pPr>
            <w:r>
              <w:rPr>
                <w:rFonts w:eastAsiaTheme="minorEastAsia"/>
                <w:sz w:val="21"/>
                <w:szCs w:val="21"/>
              </w:rPr>
              <w:t>Fractional clouds</w:t>
            </w:r>
          </w:p>
        </w:tc>
      </w:tr>
      <w:tr w:rsidR="00370CBE" w:rsidRPr="003550EE" w14:paraId="15CFDBF1" w14:textId="77777777" w:rsidTr="003A0C08">
        <w:tc>
          <w:tcPr>
            <w:tcW w:w="1390" w:type="dxa"/>
          </w:tcPr>
          <w:p w14:paraId="21ADC35B" w14:textId="3666AA8F" w:rsidR="00370CB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1</w:t>
            </w:r>
          </w:p>
        </w:tc>
        <w:tc>
          <w:tcPr>
            <w:tcW w:w="1683" w:type="dxa"/>
          </w:tcPr>
          <w:p w14:paraId="222C3A93" w14:textId="6274E529" w:rsidR="00370CBE" w:rsidRDefault="00370CBE" w:rsidP="003A0C08">
            <w:pPr>
              <w:rPr>
                <w:rFonts w:eastAsiaTheme="minorEastAsia"/>
                <w:sz w:val="21"/>
                <w:szCs w:val="21"/>
              </w:rPr>
            </w:pPr>
            <w:r>
              <w:rPr>
                <w:rFonts w:eastAsiaTheme="minorEastAsia"/>
                <w:sz w:val="21"/>
                <w:szCs w:val="21"/>
              </w:rPr>
              <w:t>High semitransparent clouds</w:t>
            </w:r>
          </w:p>
        </w:tc>
      </w:tr>
    </w:tbl>
    <w:p w14:paraId="00F761A4" w14:textId="637FD768" w:rsidR="00E712F6" w:rsidRDefault="00E712F6" w:rsidP="004F12A9">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 xml:space="preserve">The Cloud-free see is nearly constant along the seasonal cycle, which may be removed for further </w:t>
      </w:r>
      <w:r w:rsidR="00774A96">
        <w:rPr>
          <w:rFonts w:ascii="GulliverRM" w:hAnsi="GulliverRM"/>
          <w:sz w:val="16"/>
          <w:szCs w:val="16"/>
        </w:rPr>
        <w:t>analysis</w:t>
      </w:r>
      <w:r>
        <w:rPr>
          <w:rFonts w:ascii="GulliverRM" w:hAnsi="GulliverRM"/>
          <w:sz w:val="16"/>
          <w:szCs w:val="16"/>
        </w:rPr>
        <w:t xml:space="preserve"> over land.</w:t>
      </w:r>
    </w:p>
    <w:p w14:paraId="46584BE6" w14:textId="77777777" w:rsidR="004E21FB" w:rsidRDefault="00B07B2C" w:rsidP="004F12A9">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 xml:space="preserve">The Very low clouds (#5), which is highly </w:t>
      </w:r>
      <w:r w:rsidR="008A500C">
        <w:rPr>
          <w:rFonts w:ascii="GulliverRM" w:hAnsi="GulliverRM"/>
          <w:sz w:val="16"/>
          <w:szCs w:val="16"/>
        </w:rPr>
        <w:t>attenuating</w:t>
      </w:r>
      <w:r w:rsidR="001D4685">
        <w:rPr>
          <w:rFonts w:ascii="GulliverRM" w:hAnsi="GulliverRM"/>
          <w:sz w:val="16"/>
          <w:szCs w:val="16"/>
        </w:rPr>
        <w:t xml:space="preserve"> for the shortwave radiation, </w:t>
      </w:r>
      <w:r w:rsidR="00094208">
        <w:rPr>
          <w:rFonts w:ascii="GulliverRM" w:hAnsi="GulliverRM"/>
          <w:sz w:val="16"/>
          <w:szCs w:val="16"/>
        </w:rPr>
        <w:t xml:space="preserve">presents in all the months of the year. A strong variation is observed, with low occurrence in </w:t>
      </w:r>
      <w:r w:rsidR="00597220">
        <w:rPr>
          <w:rFonts w:ascii="GulliverRM" w:hAnsi="GulliverRM"/>
          <w:sz w:val="16"/>
          <w:szCs w:val="16"/>
        </w:rPr>
        <w:t>summer</w:t>
      </w:r>
      <w:r w:rsidR="00094208">
        <w:rPr>
          <w:rFonts w:ascii="GulliverRM" w:hAnsi="GulliverRM"/>
          <w:sz w:val="16"/>
          <w:szCs w:val="16"/>
        </w:rPr>
        <w:t xml:space="preserve"> (</w:t>
      </w:r>
      <w:r w:rsidR="00CB0A5E">
        <w:rPr>
          <w:rFonts w:ascii="GulliverRM" w:hAnsi="GulliverRM"/>
          <w:sz w:val="16"/>
          <w:szCs w:val="16"/>
        </w:rPr>
        <w:t xml:space="preserve">from Nov to Apr) with a sharp increase in the </w:t>
      </w:r>
      <w:r w:rsidR="00597220">
        <w:rPr>
          <w:rFonts w:ascii="GulliverRM" w:hAnsi="GulliverRM"/>
          <w:sz w:val="16"/>
          <w:szCs w:val="16"/>
        </w:rPr>
        <w:t>winter</w:t>
      </w:r>
      <w:r w:rsidR="00843149">
        <w:rPr>
          <w:rFonts w:ascii="GulliverRM" w:hAnsi="GulliverRM"/>
          <w:sz w:val="16"/>
          <w:szCs w:val="16"/>
        </w:rPr>
        <w:t xml:space="preserve"> months from May to Oct. </w:t>
      </w:r>
    </w:p>
    <w:p w14:paraId="7759B33B" w14:textId="48B0EBF1" w:rsidR="00E712F6" w:rsidRDefault="0005166B" w:rsidP="004F12A9">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 xml:space="preserve">The Low clouds (#6) and Mid-level clouds </w:t>
      </w:r>
      <w:r w:rsidR="00C709C5">
        <w:rPr>
          <w:rFonts w:ascii="GulliverRM" w:hAnsi="GulliverRM"/>
          <w:sz w:val="16"/>
          <w:szCs w:val="16"/>
        </w:rPr>
        <w:t xml:space="preserve">have higher occurrence in summer than in winter as well, however with a much low </w:t>
      </w:r>
      <w:r w:rsidR="00330139">
        <w:rPr>
          <w:rFonts w:ascii="GulliverRM" w:hAnsi="GulliverRM"/>
          <w:sz w:val="16"/>
          <w:szCs w:val="16"/>
        </w:rPr>
        <w:t>seasonal</w:t>
      </w:r>
      <w:r w:rsidR="00C709C5">
        <w:rPr>
          <w:rFonts w:ascii="GulliverRM" w:hAnsi="GulliverRM"/>
          <w:sz w:val="16"/>
          <w:szCs w:val="16"/>
        </w:rPr>
        <w:t xml:space="preserve"> variation then the Very-low cloud.</w:t>
      </w:r>
    </w:p>
    <w:p w14:paraId="0B0C6201" w14:textId="208121AA" w:rsidR="00BF15B8" w:rsidRDefault="002E2C6B" w:rsidP="004F12A9">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semitransparent clouds (#</w:t>
      </w:r>
      <w:r w:rsidR="006D2FCE">
        <w:rPr>
          <w:rFonts w:ascii="GulliverRM" w:hAnsi="GulliverRM"/>
          <w:sz w:val="16"/>
          <w:szCs w:val="16"/>
        </w:rPr>
        <w:t xml:space="preserve">11-13, even #14) are more </w:t>
      </w:r>
      <w:r w:rsidR="00985F60">
        <w:rPr>
          <w:rFonts w:ascii="GulliverRM" w:hAnsi="GulliverRM"/>
          <w:sz w:val="16"/>
          <w:szCs w:val="16"/>
        </w:rPr>
        <w:t xml:space="preserve">abundant in </w:t>
      </w:r>
      <w:r w:rsidR="001B34BD">
        <w:rPr>
          <w:rFonts w:ascii="GulliverRM" w:hAnsi="GulliverRM"/>
          <w:sz w:val="16"/>
          <w:szCs w:val="16"/>
        </w:rPr>
        <w:t>summer</w:t>
      </w:r>
      <w:r w:rsidR="00E7283F">
        <w:rPr>
          <w:rFonts w:ascii="GulliverRM" w:hAnsi="GulliverRM"/>
          <w:sz w:val="16"/>
          <w:szCs w:val="16"/>
        </w:rPr>
        <w:t xml:space="preserve"> than in </w:t>
      </w:r>
      <w:r w:rsidR="001B34BD">
        <w:rPr>
          <w:rFonts w:ascii="GulliverRM" w:hAnsi="GulliverRM"/>
          <w:sz w:val="16"/>
          <w:szCs w:val="16"/>
        </w:rPr>
        <w:t>winter</w:t>
      </w:r>
      <w:r w:rsidR="00330139">
        <w:rPr>
          <w:rFonts w:ascii="GulliverRM" w:hAnsi="GulliverRM"/>
          <w:sz w:val="16"/>
          <w:szCs w:val="16"/>
        </w:rPr>
        <w:t xml:space="preserve">. </w:t>
      </w:r>
      <w:r w:rsidR="001B34BD">
        <w:rPr>
          <w:rFonts w:ascii="GulliverRM" w:hAnsi="GulliverRM"/>
          <w:sz w:val="16"/>
          <w:szCs w:val="16"/>
        </w:rPr>
        <w:t>The</w:t>
      </w:r>
      <w:r w:rsidR="00330139">
        <w:rPr>
          <w:rFonts w:ascii="GulliverRM" w:hAnsi="GulliverRM"/>
          <w:sz w:val="16"/>
          <w:szCs w:val="16"/>
        </w:rPr>
        <w:t xml:space="preserve"> #12 have a strong seasonal variation.</w:t>
      </w:r>
    </w:p>
    <w:p w14:paraId="1B62FCCE" w14:textId="2DE3C3C9" w:rsidR="00DD6618" w:rsidRDefault="00F26048" w:rsidP="004F12A9">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Fractional cloud</w:t>
      </w:r>
      <w:r w:rsidR="007E2146">
        <w:rPr>
          <w:rFonts w:ascii="GulliverRM" w:hAnsi="GulliverRM"/>
          <w:sz w:val="16"/>
          <w:szCs w:val="16"/>
        </w:rPr>
        <w:t xml:space="preserve">s </w:t>
      </w:r>
      <w:r>
        <w:rPr>
          <w:rFonts w:ascii="GulliverRM" w:hAnsi="GulliverRM"/>
          <w:sz w:val="16"/>
          <w:szCs w:val="16"/>
        </w:rPr>
        <w:t>(#10)</w:t>
      </w:r>
      <w:r w:rsidR="007E2146">
        <w:rPr>
          <w:rFonts w:ascii="GulliverRM" w:hAnsi="GulliverRM"/>
          <w:sz w:val="16"/>
          <w:szCs w:val="16"/>
        </w:rPr>
        <w:t xml:space="preserve"> dominate the total cloud cover</w:t>
      </w:r>
      <w:r w:rsidR="004A1BD1">
        <w:rPr>
          <w:rFonts w:ascii="GulliverRM" w:hAnsi="GulliverRM"/>
          <w:sz w:val="16"/>
          <w:szCs w:val="16"/>
        </w:rPr>
        <w:t xml:space="preserve">, expect that in the core months of winter </w:t>
      </w:r>
      <w:r w:rsidR="008777F0">
        <w:rPr>
          <w:rFonts w:ascii="GulliverRM" w:hAnsi="GulliverRM"/>
          <w:sz w:val="16"/>
          <w:szCs w:val="16"/>
        </w:rPr>
        <w:t>when the Very-low clouds have the similar occurrence.</w:t>
      </w:r>
      <w:r w:rsidR="00A31808">
        <w:rPr>
          <w:rFonts w:ascii="GulliverRM" w:hAnsi="GulliverRM"/>
          <w:sz w:val="16"/>
          <w:szCs w:val="16"/>
        </w:rPr>
        <w:t xml:space="preserve"> </w:t>
      </w:r>
    </w:p>
    <w:p w14:paraId="02402BF9" w14:textId="1A47C243" w:rsidR="00E7283F" w:rsidRDefault="00E7283F" w:rsidP="00330139">
      <w:pPr>
        <w:spacing w:before="100" w:beforeAutospacing="1" w:after="100" w:afterAutospacing="1"/>
        <w:rPr>
          <w:rFonts w:ascii="GulliverRM" w:hAnsi="GulliverRM"/>
          <w:sz w:val="16"/>
          <w:szCs w:val="16"/>
        </w:rPr>
      </w:pPr>
    </w:p>
    <w:p w14:paraId="4EDB8602" w14:textId="578E7EB4" w:rsidR="00AF5589" w:rsidRDefault="0031713B" w:rsidP="00AF5589">
      <w:pPr>
        <w:keepNext/>
        <w:spacing w:before="100" w:beforeAutospacing="1" w:after="100" w:afterAutospacing="1"/>
      </w:pPr>
      <w:r>
        <w:rPr>
          <w:noProof/>
        </w:rPr>
        <w:lastRenderedPageBreak/>
        <w:drawing>
          <wp:inline distT="0" distB="0" distL="0" distR="0" wp14:anchorId="068EB61F" wp14:editId="68669E16">
            <wp:extent cx="3727771" cy="279582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9381" cy="2804536"/>
                    </a:xfrm>
                    <a:prstGeom prst="rect">
                      <a:avLst/>
                    </a:prstGeom>
                  </pic:spPr>
                </pic:pic>
              </a:graphicData>
            </a:graphic>
          </wp:inline>
        </w:drawing>
      </w:r>
    </w:p>
    <w:p w14:paraId="4DF441A1" w14:textId="7754DB7D" w:rsidR="00330139" w:rsidRPr="00A31808" w:rsidRDefault="00AF5589" w:rsidP="00AF5589">
      <w:pPr>
        <w:pStyle w:val="Caption"/>
        <w:rPr>
          <w:rFonts w:ascii="GulliverRM" w:hAnsi="GulliverRM"/>
        </w:rPr>
      </w:pPr>
      <w:r>
        <w:t xml:space="preserve">Fig. </w:t>
      </w:r>
      <w:r>
        <w:fldChar w:fldCharType="begin"/>
      </w:r>
      <w:r>
        <w:instrText>SEQ Fig. \* ARABIC</w:instrText>
      </w:r>
      <w:r>
        <w:fldChar w:fldCharType="separate"/>
      </w:r>
      <w:r w:rsidR="007D3ED3">
        <w:rPr>
          <w:noProof/>
        </w:rPr>
        <w:t>5</w:t>
      </w:r>
      <w:r>
        <w:fldChar w:fldCharType="end"/>
      </w:r>
      <w:r>
        <w:t xml:space="preserve"> </w:t>
      </w:r>
      <w:r w:rsidR="00974B3E">
        <w:t>monthly occurrence of cloud types in the year 2019.</w:t>
      </w:r>
    </w:p>
    <w:p w14:paraId="702A2B9A" w14:textId="77777777" w:rsidR="007D3ED3" w:rsidRDefault="007D3ED3" w:rsidP="007D3ED3">
      <w:pPr>
        <w:keepNext/>
        <w:spacing w:before="100" w:beforeAutospacing="1" w:after="100" w:afterAutospacing="1"/>
      </w:pPr>
      <w:r>
        <w:rPr>
          <w:rFonts w:ascii="GulliverRM" w:hAnsi="GulliverRM"/>
          <w:noProof/>
        </w:rPr>
        <w:drawing>
          <wp:inline distT="0" distB="0" distL="0" distR="0" wp14:anchorId="47197891" wp14:editId="6FA18284">
            <wp:extent cx="4210187" cy="315764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18693" cy="3164020"/>
                    </a:xfrm>
                    <a:prstGeom prst="rect">
                      <a:avLst/>
                    </a:prstGeom>
                  </pic:spPr>
                </pic:pic>
              </a:graphicData>
            </a:graphic>
          </wp:inline>
        </w:drawing>
      </w:r>
    </w:p>
    <w:p w14:paraId="56B4D35F" w14:textId="1A75A8DF" w:rsidR="00370CBE" w:rsidRDefault="007D3ED3" w:rsidP="007D3ED3">
      <w:pPr>
        <w:pStyle w:val="Caption"/>
        <w:rPr>
          <w:rFonts w:ascii="GulliverRM" w:hAnsi="GulliverRM"/>
        </w:rPr>
      </w:pPr>
      <w:r>
        <w:t xml:space="preserve">Fig. </w:t>
      </w:r>
      <w:r>
        <w:fldChar w:fldCharType="begin"/>
      </w:r>
      <w:r>
        <w:instrText>SEQ Fig. \* ARABIC</w:instrText>
      </w:r>
      <w:r>
        <w:fldChar w:fldCharType="separate"/>
      </w:r>
      <w:r>
        <w:rPr>
          <w:noProof/>
        </w:rPr>
        <w:t>6</w:t>
      </w:r>
      <w:r>
        <w:fldChar w:fldCharType="end"/>
      </w:r>
      <w:r>
        <w:t xml:space="preserve"> Hourly occurrence of clouds in 2019.</w:t>
      </w:r>
    </w:p>
    <w:p w14:paraId="3109066B" w14:textId="58B7ABE5"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 xml:space="preserve">Surprisingly that Cloud-free land (class number 1) is nearly </w:t>
      </w:r>
      <w:r w:rsidR="003D1884">
        <w:rPr>
          <w:rFonts w:ascii="GulliverRM" w:hAnsi="GulliverRM"/>
          <w:sz w:val="16"/>
          <w:szCs w:val="16"/>
        </w:rPr>
        <w:t xml:space="preserve">not </w:t>
      </w:r>
      <w:r>
        <w:rPr>
          <w:rFonts w:ascii="GulliverRM" w:hAnsi="GulliverRM"/>
          <w:sz w:val="16"/>
          <w:szCs w:val="16"/>
        </w:rPr>
        <w:t>seen in the whole year over Moufia.</w:t>
      </w:r>
    </w:p>
    <w:p w14:paraId="4247FA62" w14:textId="77777777"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Cloud-free see is nearly constant along the seasonal cycle, which may be removed for further analysis over land.</w:t>
      </w:r>
    </w:p>
    <w:p w14:paraId="5E5D4E54" w14:textId="77777777"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 xml:space="preserve">The Very low clouds (#5), which is highly attenuating for the shortwave radiation, presents in all the months of the year. A strong variation is observed, with low occurrence in summer (from Nov to Apr) with a sharp increase in the winter months from May to Oct. </w:t>
      </w:r>
    </w:p>
    <w:p w14:paraId="3C92C65B" w14:textId="77777777"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Low clouds (#6) and Mid-level clouds have higher occurrence in summer than in winter as well, however with a much low seasonal variation then the Very-low cloud.</w:t>
      </w:r>
    </w:p>
    <w:p w14:paraId="65D062BA" w14:textId="77777777"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semitransparent clouds (#11-13, even #14) are more abundant in summer than in winter. The #12 have a strong seasonal variation.</w:t>
      </w:r>
    </w:p>
    <w:p w14:paraId="06687954" w14:textId="2B98F652" w:rsidR="003A7F2D" w:rsidRDefault="003A7F2D" w:rsidP="003A7F2D">
      <w:pPr>
        <w:pStyle w:val="ListParagraph"/>
        <w:numPr>
          <w:ilvl w:val="0"/>
          <w:numId w:val="11"/>
        </w:numPr>
        <w:spacing w:before="100" w:beforeAutospacing="1" w:after="100" w:afterAutospacing="1"/>
        <w:rPr>
          <w:rFonts w:ascii="GulliverRM" w:hAnsi="GulliverRM"/>
          <w:sz w:val="16"/>
          <w:szCs w:val="16"/>
        </w:rPr>
      </w:pPr>
      <w:r>
        <w:rPr>
          <w:rFonts w:ascii="GulliverRM" w:hAnsi="GulliverRM"/>
          <w:sz w:val="16"/>
          <w:szCs w:val="16"/>
        </w:rPr>
        <w:t>The Fractional clouds (#10) dominate the total cloud cover, expect that in the core months of winter when the Very-low clouds have the similar occurrence.</w:t>
      </w:r>
    </w:p>
    <w:p w14:paraId="7A605294" w14:textId="77777777" w:rsidR="00370CBE" w:rsidRPr="003A7F2D" w:rsidRDefault="00370CBE" w:rsidP="00FB3371">
      <w:pPr>
        <w:spacing w:before="100" w:beforeAutospacing="1" w:after="100" w:afterAutospacing="1"/>
        <w:rPr>
          <w:rFonts w:ascii="GulliverRM" w:hAnsi="GulliverRM"/>
        </w:rPr>
      </w:pPr>
    </w:p>
    <w:p w14:paraId="09DAA4D5" w14:textId="77777777" w:rsidR="004D74C1" w:rsidRPr="00A31808" w:rsidRDefault="004D74C1" w:rsidP="003860BD">
      <w:pPr>
        <w:rPr>
          <w:rFonts w:eastAsiaTheme="minorEastAsia"/>
          <w:lang w:eastAsia="en-US"/>
        </w:rPr>
      </w:pPr>
    </w:p>
    <w:p w14:paraId="41C2F638" w14:textId="77777777" w:rsidR="004D74C1" w:rsidRDefault="004D74C1" w:rsidP="003860BD">
      <w:pPr>
        <w:rPr>
          <w:rFonts w:eastAsiaTheme="minorEastAsia"/>
          <w:lang w:eastAsia="en-US"/>
        </w:rPr>
      </w:pPr>
    </w:p>
    <w:p w14:paraId="369EF281" w14:textId="77777777" w:rsidR="004D74C1" w:rsidRDefault="004D74C1" w:rsidP="003860BD">
      <w:pPr>
        <w:rPr>
          <w:rFonts w:eastAsiaTheme="minorEastAsia"/>
          <w:lang w:eastAsia="en-US"/>
        </w:rPr>
      </w:pPr>
    </w:p>
    <w:p w14:paraId="0359A324" w14:textId="77777777" w:rsidR="004D74C1" w:rsidRDefault="004D74C1" w:rsidP="003860BD">
      <w:pPr>
        <w:rPr>
          <w:rFonts w:eastAsiaTheme="minorEastAsia"/>
          <w:lang w:eastAsia="en-US"/>
        </w:rPr>
      </w:pPr>
    </w:p>
    <w:p w14:paraId="12DB423C" w14:textId="77777777" w:rsidR="00806A81" w:rsidRDefault="00806A81"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675E1C49" w14:textId="4A4B9002" w:rsidR="00CB5387" w:rsidRPr="00CB5387" w:rsidRDefault="00CB5387" w:rsidP="00CB5387">
      <w:pPr>
        <w:rPr>
          <w:rFonts w:eastAsiaTheme="minorEastAsia"/>
          <w:lang w:eastAsia="en-US"/>
        </w:rPr>
      </w:pPr>
      <w:r>
        <w:rPr>
          <w:rFonts w:eastAsiaTheme="minorEastAsia"/>
          <w:lang w:eastAsia="en-US"/>
        </w:rPr>
        <w:t xml:space="preserve">Linked </w:t>
      </w:r>
    </w:p>
    <w:p w14:paraId="75EF11C9" w14:textId="77777777" w:rsidR="00B167B5" w:rsidRDefault="00B167B5" w:rsidP="007256B0">
      <w:pPr>
        <w:rPr>
          <w:rFonts w:eastAsiaTheme="minorEastAsia"/>
        </w:rPr>
      </w:pPr>
    </w:p>
    <w:p w14:paraId="652A7058" w14:textId="77777777" w:rsidR="00806A81" w:rsidRDefault="00806A81" w:rsidP="007256B0">
      <w:pPr>
        <w:rPr>
          <w:rFonts w:eastAsiaTheme="minorEastAsia"/>
        </w:rPr>
      </w:pPr>
    </w:p>
    <w:p w14:paraId="292ECFDE" w14:textId="77777777" w:rsidR="00806A81" w:rsidRDefault="00806A81" w:rsidP="007256B0">
      <w:pPr>
        <w:rPr>
          <w:rFonts w:eastAsiaTheme="minorEastAsia"/>
        </w:rPr>
      </w:pPr>
    </w:p>
    <w:p w14:paraId="23FCF2BB" w14:textId="77777777" w:rsidR="00806A81" w:rsidRPr="00B167B5" w:rsidRDefault="00806A81"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23" w:name="bookmark=id.26in1rg" w:colFirst="0" w:colLast="0"/>
      <w:bookmarkStart w:id="24" w:name="bookmark=id.1ksv4uv" w:colFirst="0" w:colLast="0"/>
      <w:bookmarkStart w:id="25" w:name="bookmark=id.35nkun2" w:colFirst="0" w:colLast="0"/>
      <w:bookmarkStart w:id="26" w:name="bookmark=id.lnxbz9" w:colFirst="0" w:colLast="0"/>
      <w:bookmarkStart w:id="27" w:name="_heading=h.2bn6wsx" w:colFirst="0" w:colLast="0"/>
      <w:bookmarkEnd w:id="23"/>
      <w:bookmarkEnd w:id="24"/>
      <w:bookmarkEnd w:id="25"/>
      <w:bookmarkEnd w:id="26"/>
      <w:bookmarkEnd w:id="27"/>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21544072" w:rsidR="006248C8" w:rsidRDefault="00CB59AF" w:rsidP="00CB59AF">
      <w:pPr>
        <w:pStyle w:val="Caption"/>
        <w:jc w:val="both"/>
      </w:pPr>
      <w:r>
        <w:t xml:space="preserve">Fig. </w:t>
      </w:r>
      <w:r>
        <w:fldChar w:fldCharType="begin"/>
      </w:r>
      <w:r>
        <w:instrText>SEQ Fig. \* ARABIC</w:instrText>
      </w:r>
      <w:r w:rsidR="00000000">
        <w:fldChar w:fldCharType="separate"/>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8" w:name="OLE_LINK20"/>
      <w:bookmarkStart w:id="29"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28"/>
      <w:bookmarkEnd w:id="29"/>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30" w:name="_heading=h.qsh70q" w:colFirst="0" w:colLast="0"/>
      <w:bookmarkEnd w:id="30"/>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31" w:name="bookmark=id.1pxezwc" w:colFirst="0" w:colLast="0"/>
      <w:bookmarkStart w:id="32" w:name="bookmark=id.49x2ik5" w:colFirst="0" w:colLast="0"/>
      <w:bookmarkStart w:id="33" w:name="_heading=h.3as4poj" w:colFirst="0" w:colLast="0"/>
      <w:bookmarkEnd w:id="31"/>
      <w:bookmarkEnd w:id="32"/>
      <w:bookmarkEnd w:id="33"/>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34" w:name="bookmark=id.147n2zr" w:colFirst="0" w:colLast="0"/>
      <w:bookmarkStart w:id="35" w:name="bookmark=id.2p2csry" w:colFirst="0" w:colLast="0"/>
      <w:bookmarkEnd w:id="34"/>
      <w:bookmarkEnd w:id="35"/>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36" w:name="_heading=h.3o7alnk" w:colFirst="0" w:colLast="0"/>
      <w:bookmarkEnd w:id="36"/>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Content>
          <w:commentRangeStart w:id="37"/>
        </w:sdtContent>
      </w:sdt>
      <w:r>
        <w:t>manuscript</w:t>
      </w:r>
      <w:commentRangeEnd w:id="37"/>
      <w:r>
        <w:commentReference w:id="37"/>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8" w:name="_heading=h.23ckvvd" w:colFirst="0" w:colLast="0"/>
      <w:bookmarkEnd w:id="38"/>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9" w:name="_heading=h.1hmsyys" w:colFirst="0" w:colLast="0"/>
      <w:bookmarkEnd w:id="39"/>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ihv636" w:colFirst="0" w:colLast="0"/>
      <w:bookmarkEnd w:id="40"/>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7">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32hioqz" w:colFirst="0" w:colLast="0"/>
      <w:bookmarkEnd w:id="41"/>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42" w:name="_heading=h.41mghml" w:colFirst="0" w:colLast="0"/>
      <w:bookmarkEnd w:id="42"/>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8">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43" w:name="_heading=h.2grqrue" w:colFirst="0" w:colLast="0"/>
      <w:bookmarkEnd w:id="43"/>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44" w:name="_heading=h.vx1227" w:colFirst="0" w:colLast="0"/>
      <w:bookmarkEnd w:id="44"/>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9">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45" w:name="_heading=h.3fwokq0" w:colFirst="0" w:colLast="0"/>
      <w:bookmarkEnd w:id="45"/>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30">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46" w:name="_heading=h.1v1yuxt" w:colFirst="0" w:colLast="0"/>
      <w:bookmarkEnd w:id="46"/>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31">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47" w:name="_heading=h.4f1mdlm" w:colFirst="0" w:colLast="0"/>
      <w:bookmarkEnd w:id="47"/>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32">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8" w:name="_heading=h.2u6wntf" w:colFirst="0" w:colLast="0"/>
      <w:bookmarkEnd w:id="48"/>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9" w:name="_heading=h.19c6y18" w:colFirst="0" w:colLast="0"/>
      <w:bookmarkEnd w:id="49"/>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50" w:name="_heading=h.3tbugp1" w:colFirst="0" w:colLast="0"/>
      <w:bookmarkEnd w:id="50"/>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51" w:name="_heading=h.28h4qwu" w:colFirst="0" w:colLast="0"/>
      <w:bookmarkEnd w:id="51"/>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52" w:name="_ENREF_1"/>
      <w:r w:rsidR="002F520E" w:rsidRPr="00806A81">
        <w:rPr>
          <w:noProof/>
          <w:lang w:val="de-DE"/>
        </w:rPr>
        <w:t xml:space="preserve">Aebi, C., Gröbner, J., Kämpfer, N., 2018. </w:t>
      </w:r>
      <w:r w:rsidR="002F520E" w:rsidRPr="002F520E">
        <w:rPr>
          <w:noProof/>
        </w:rPr>
        <w:t>Cloud fraction determined by thermal infrared and visible all-sky cameras. Atmos. Meas. Tech. 11(10), 5549-5563.</w:t>
      </w:r>
      <w:bookmarkEnd w:id="52"/>
    </w:p>
    <w:p w14:paraId="5AFCBA8F" w14:textId="77777777" w:rsidR="002F520E" w:rsidRPr="002F520E" w:rsidRDefault="002F520E" w:rsidP="002F520E">
      <w:pPr>
        <w:pStyle w:val="EndNoteBibliography"/>
        <w:rPr>
          <w:noProof/>
        </w:rPr>
      </w:pPr>
      <w:bookmarkStart w:id="53" w:name="_ENREF_2"/>
      <w:r w:rsidRPr="002F520E">
        <w:rPr>
          <w:noProof/>
        </w:rPr>
        <w:t>Chen, T., Rossow, W.B., Zhang, Y., 2000. Radiative Effects of Cloud-Type Variations. Journal of Climate 13(1), 264-286.</w:t>
      </w:r>
      <w:bookmarkEnd w:id="53"/>
    </w:p>
    <w:p w14:paraId="5D415A01" w14:textId="77777777" w:rsidR="002F520E" w:rsidRPr="002F520E" w:rsidRDefault="002F520E" w:rsidP="002F520E">
      <w:pPr>
        <w:pStyle w:val="EndNoteBibliography"/>
        <w:rPr>
          <w:noProof/>
        </w:rPr>
      </w:pPr>
      <w:bookmarkStart w:id="54" w:name="_ENREF_3"/>
      <w:r w:rsidRPr="002F520E">
        <w:rPr>
          <w:noProof/>
        </w:rPr>
        <w:t>Durand, J., Lees, E., Bousquet, O., Delanoë, J., Bonnardot, F., 2021. Cloud Radar Observations of Diurnal and Seasonal Cloudiness over Reunion Island. Atmosphere 12(7), 868.</w:t>
      </w:r>
      <w:bookmarkEnd w:id="54"/>
    </w:p>
    <w:p w14:paraId="2628F66A" w14:textId="77777777" w:rsidR="002F520E" w:rsidRPr="002F520E" w:rsidRDefault="002F520E" w:rsidP="002F520E">
      <w:pPr>
        <w:pStyle w:val="EndNoteBibliography"/>
        <w:rPr>
          <w:noProof/>
        </w:rPr>
      </w:pPr>
      <w:bookmarkStart w:id="55"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55"/>
    </w:p>
    <w:p w14:paraId="5C079DFF" w14:textId="77777777" w:rsidR="002F520E" w:rsidRPr="002F520E" w:rsidRDefault="002F520E" w:rsidP="002F520E">
      <w:pPr>
        <w:pStyle w:val="EndNoteBibliography"/>
        <w:rPr>
          <w:noProof/>
        </w:rPr>
      </w:pPr>
      <w:bookmarkStart w:id="56" w:name="_ENREF_5"/>
      <w:r w:rsidRPr="002F520E">
        <w:rPr>
          <w:noProof/>
        </w:rPr>
        <w:t>Li, Y., Thompson, D.W.J., Stephens, G.L., Bony, S., 2014. A global survey of the instantaneous linkages between cloud vertical structure and large-scale climate. Journal of Geophysical Research: Atmospheres 119(7), 3770-3792.</w:t>
      </w:r>
      <w:bookmarkEnd w:id="56"/>
    </w:p>
    <w:p w14:paraId="402ED9C5" w14:textId="77777777" w:rsidR="002F520E" w:rsidRPr="002F520E" w:rsidRDefault="002F520E" w:rsidP="002F520E">
      <w:pPr>
        <w:pStyle w:val="EndNoteBibliography"/>
        <w:rPr>
          <w:noProof/>
        </w:rPr>
      </w:pPr>
      <w:bookmarkStart w:id="57"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57"/>
    </w:p>
    <w:p w14:paraId="21CB27F3" w14:textId="77777777" w:rsidR="002F520E" w:rsidRPr="002F520E" w:rsidRDefault="002F520E" w:rsidP="002F520E">
      <w:pPr>
        <w:pStyle w:val="EndNoteBibliography"/>
        <w:rPr>
          <w:noProof/>
        </w:rPr>
      </w:pPr>
      <w:bookmarkStart w:id="58" w:name="_ENREF_7"/>
      <w:r w:rsidRPr="002F520E">
        <w:rPr>
          <w:noProof/>
        </w:rPr>
        <w:t>Miyamoto, A., Nakamura, H., Miyasaka, T., 2018. Influence of the Subtropical High and Storm Track on Low-Cloud Fraction and Its Seasonality over the South Indian Ocean. Journal of Climate 31(10), 4017-4039.</w:t>
      </w:r>
      <w:bookmarkEnd w:id="58"/>
    </w:p>
    <w:p w14:paraId="13E6FF7B" w14:textId="77777777" w:rsidR="002F520E" w:rsidRPr="002F520E" w:rsidRDefault="002F520E" w:rsidP="002F520E">
      <w:pPr>
        <w:pStyle w:val="EndNoteBibliography"/>
        <w:rPr>
          <w:noProof/>
        </w:rPr>
      </w:pPr>
      <w:bookmarkStart w:id="59"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59"/>
    </w:p>
    <w:p w14:paraId="56E5E856" w14:textId="77777777" w:rsidR="002F520E" w:rsidRPr="002F520E" w:rsidRDefault="002F520E" w:rsidP="002F520E">
      <w:pPr>
        <w:pStyle w:val="EndNoteBibliography"/>
        <w:rPr>
          <w:noProof/>
        </w:rPr>
      </w:pPr>
      <w:bookmarkStart w:id="60" w:name="_ENREF_9"/>
      <w:r w:rsidRPr="002F520E">
        <w:rPr>
          <w:noProof/>
        </w:rPr>
        <w:t>Riihimaki, L.D., Li, X., Hou, Z., Berg, L.K., 2021. Improving prediction of surface solar irradiance variability by integrating observed cloud characteristics and machine learning. Solar Energy 225, 275-285.</w:t>
      </w:r>
      <w:bookmarkEnd w:id="60"/>
    </w:p>
    <w:p w14:paraId="5B720CF1" w14:textId="77777777" w:rsidR="002F520E" w:rsidRPr="002F520E" w:rsidRDefault="002F520E" w:rsidP="002F520E">
      <w:pPr>
        <w:pStyle w:val="EndNoteBibliography"/>
        <w:rPr>
          <w:noProof/>
        </w:rPr>
      </w:pPr>
      <w:bookmarkStart w:id="61"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61"/>
    </w:p>
    <w:p w14:paraId="00000072" w14:textId="7E82BAE3"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8"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37"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34707" w14:textId="77777777" w:rsidR="00E32502" w:rsidRDefault="00E32502">
      <w:r>
        <w:separator/>
      </w:r>
    </w:p>
  </w:endnote>
  <w:endnote w:type="continuationSeparator" w:id="0">
    <w:p w14:paraId="144755FB" w14:textId="77777777" w:rsidR="00E32502" w:rsidRDefault="00E32502">
      <w:r>
        <w:continuationSeparator/>
      </w:r>
    </w:p>
  </w:endnote>
  <w:endnote w:type="continuationNotice" w:id="1">
    <w:p w14:paraId="74DF1443" w14:textId="77777777" w:rsidR="00E32502" w:rsidRDefault="00E325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GulliverRM">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D247D" w14:textId="77777777" w:rsidR="00E32502" w:rsidRDefault="00E32502">
      <w:r>
        <w:separator/>
      </w:r>
    </w:p>
  </w:footnote>
  <w:footnote w:type="continuationSeparator" w:id="0">
    <w:p w14:paraId="5FBE51BB" w14:textId="77777777" w:rsidR="00E32502" w:rsidRDefault="00E32502">
      <w:r>
        <w:continuationSeparator/>
      </w:r>
    </w:p>
  </w:footnote>
  <w:footnote w:type="continuationNotice" w:id="1">
    <w:p w14:paraId="27FBF23B" w14:textId="77777777" w:rsidR="00E32502" w:rsidRDefault="00E325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E957801"/>
    <w:multiLevelType w:val="hybridMultilevel"/>
    <w:tmpl w:val="DB1C6328"/>
    <w:lvl w:ilvl="0" w:tplc="318AC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9"/>
  </w:num>
  <w:num w:numId="7" w16cid:durableId="1976138983">
    <w:abstractNumId w:val="2"/>
  </w:num>
  <w:num w:numId="8" w16cid:durableId="1790974303">
    <w:abstractNumId w:val="0"/>
  </w:num>
  <w:num w:numId="9" w16cid:durableId="1603340647">
    <w:abstractNumId w:val="5"/>
  </w:num>
  <w:num w:numId="10" w16cid:durableId="341662359">
    <w:abstractNumId w:val="3"/>
  </w:num>
  <w:num w:numId="11" w16cid:durableId="158977540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17D0"/>
    <w:rsid w:val="0003669A"/>
    <w:rsid w:val="00040F41"/>
    <w:rsid w:val="00042E25"/>
    <w:rsid w:val="00050B36"/>
    <w:rsid w:val="0005166B"/>
    <w:rsid w:val="00054AE0"/>
    <w:rsid w:val="00076335"/>
    <w:rsid w:val="00094208"/>
    <w:rsid w:val="000B2BDC"/>
    <w:rsid w:val="000C471F"/>
    <w:rsid w:val="00110F21"/>
    <w:rsid w:val="00153D35"/>
    <w:rsid w:val="00153F64"/>
    <w:rsid w:val="00170E85"/>
    <w:rsid w:val="00172476"/>
    <w:rsid w:val="0018689A"/>
    <w:rsid w:val="001A0436"/>
    <w:rsid w:val="001A5F49"/>
    <w:rsid w:val="001B34BD"/>
    <w:rsid w:val="001B37AC"/>
    <w:rsid w:val="001D4685"/>
    <w:rsid w:val="001E0970"/>
    <w:rsid w:val="001E509C"/>
    <w:rsid w:val="0022536A"/>
    <w:rsid w:val="00225BD0"/>
    <w:rsid w:val="002662A9"/>
    <w:rsid w:val="00280595"/>
    <w:rsid w:val="0028335C"/>
    <w:rsid w:val="00285361"/>
    <w:rsid w:val="00286B14"/>
    <w:rsid w:val="00294153"/>
    <w:rsid w:val="00297FF3"/>
    <w:rsid w:val="002A785A"/>
    <w:rsid w:val="002C36D4"/>
    <w:rsid w:val="002C3788"/>
    <w:rsid w:val="002C593A"/>
    <w:rsid w:val="002D3777"/>
    <w:rsid w:val="002E2C6B"/>
    <w:rsid w:val="002E5C30"/>
    <w:rsid w:val="002F520E"/>
    <w:rsid w:val="002F7C23"/>
    <w:rsid w:val="00302F3D"/>
    <w:rsid w:val="00314451"/>
    <w:rsid w:val="0031534F"/>
    <w:rsid w:val="0031713B"/>
    <w:rsid w:val="003260DD"/>
    <w:rsid w:val="00330139"/>
    <w:rsid w:val="00336279"/>
    <w:rsid w:val="00343E18"/>
    <w:rsid w:val="00344779"/>
    <w:rsid w:val="00352A83"/>
    <w:rsid w:val="003550EE"/>
    <w:rsid w:val="00370CBE"/>
    <w:rsid w:val="00380365"/>
    <w:rsid w:val="003860BD"/>
    <w:rsid w:val="00395338"/>
    <w:rsid w:val="0039767F"/>
    <w:rsid w:val="003A0207"/>
    <w:rsid w:val="003A0C08"/>
    <w:rsid w:val="003A7F2D"/>
    <w:rsid w:val="003C06A1"/>
    <w:rsid w:val="003C44C2"/>
    <w:rsid w:val="003C5C16"/>
    <w:rsid w:val="003D1884"/>
    <w:rsid w:val="003E165D"/>
    <w:rsid w:val="003E2A78"/>
    <w:rsid w:val="003E42AE"/>
    <w:rsid w:val="003F2A84"/>
    <w:rsid w:val="003F4241"/>
    <w:rsid w:val="00400D95"/>
    <w:rsid w:val="0040541D"/>
    <w:rsid w:val="00413516"/>
    <w:rsid w:val="00414CDD"/>
    <w:rsid w:val="00445FC1"/>
    <w:rsid w:val="004512D3"/>
    <w:rsid w:val="00452FD0"/>
    <w:rsid w:val="00460D2B"/>
    <w:rsid w:val="00462826"/>
    <w:rsid w:val="0047295E"/>
    <w:rsid w:val="0048295E"/>
    <w:rsid w:val="00496A34"/>
    <w:rsid w:val="004A1BD1"/>
    <w:rsid w:val="004A2057"/>
    <w:rsid w:val="004B337A"/>
    <w:rsid w:val="004D74C1"/>
    <w:rsid w:val="004E21FB"/>
    <w:rsid w:val="004F12A9"/>
    <w:rsid w:val="00506EB2"/>
    <w:rsid w:val="00513B70"/>
    <w:rsid w:val="005202D3"/>
    <w:rsid w:val="005322FF"/>
    <w:rsid w:val="00544979"/>
    <w:rsid w:val="005522B4"/>
    <w:rsid w:val="00553783"/>
    <w:rsid w:val="005723DC"/>
    <w:rsid w:val="0058244B"/>
    <w:rsid w:val="00582DF5"/>
    <w:rsid w:val="00593D38"/>
    <w:rsid w:val="00597220"/>
    <w:rsid w:val="005C19DE"/>
    <w:rsid w:val="005C6345"/>
    <w:rsid w:val="005D64C8"/>
    <w:rsid w:val="005D7D8B"/>
    <w:rsid w:val="005E7159"/>
    <w:rsid w:val="00603CB0"/>
    <w:rsid w:val="006248C8"/>
    <w:rsid w:val="006352E8"/>
    <w:rsid w:val="00640411"/>
    <w:rsid w:val="006465A4"/>
    <w:rsid w:val="00670EE2"/>
    <w:rsid w:val="00690A81"/>
    <w:rsid w:val="00692371"/>
    <w:rsid w:val="006A266E"/>
    <w:rsid w:val="006A40C7"/>
    <w:rsid w:val="006A5FEC"/>
    <w:rsid w:val="006D2FCE"/>
    <w:rsid w:val="006D6322"/>
    <w:rsid w:val="006F0D28"/>
    <w:rsid w:val="00714983"/>
    <w:rsid w:val="00716364"/>
    <w:rsid w:val="00717D75"/>
    <w:rsid w:val="007256B0"/>
    <w:rsid w:val="00737826"/>
    <w:rsid w:val="00741EA1"/>
    <w:rsid w:val="00774A96"/>
    <w:rsid w:val="00785F11"/>
    <w:rsid w:val="007935CB"/>
    <w:rsid w:val="007B4AA6"/>
    <w:rsid w:val="007B7146"/>
    <w:rsid w:val="007D3ED3"/>
    <w:rsid w:val="007E2146"/>
    <w:rsid w:val="007F1241"/>
    <w:rsid w:val="007F1E56"/>
    <w:rsid w:val="007F400F"/>
    <w:rsid w:val="007F5887"/>
    <w:rsid w:val="00806A81"/>
    <w:rsid w:val="008130C2"/>
    <w:rsid w:val="00816B9E"/>
    <w:rsid w:val="008213CE"/>
    <w:rsid w:val="0082526F"/>
    <w:rsid w:val="0083706A"/>
    <w:rsid w:val="0084252E"/>
    <w:rsid w:val="00843149"/>
    <w:rsid w:val="00866ECD"/>
    <w:rsid w:val="0087071E"/>
    <w:rsid w:val="00872875"/>
    <w:rsid w:val="008777F0"/>
    <w:rsid w:val="00891709"/>
    <w:rsid w:val="008A500C"/>
    <w:rsid w:val="008B594E"/>
    <w:rsid w:val="008C5D21"/>
    <w:rsid w:val="008C7469"/>
    <w:rsid w:val="008E5777"/>
    <w:rsid w:val="008E6F22"/>
    <w:rsid w:val="008E7448"/>
    <w:rsid w:val="00920FB1"/>
    <w:rsid w:val="0093230C"/>
    <w:rsid w:val="0093747D"/>
    <w:rsid w:val="00946A5D"/>
    <w:rsid w:val="0095583C"/>
    <w:rsid w:val="009655E2"/>
    <w:rsid w:val="0097430D"/>
    <w:rsid w:val="00974B3E"/>
    <w:rsid w:val="00985F60"/>
    <w:rsid w:val="00997C7A"/>
    <w:rsid w:val="009A12A7"/>
    <w:rsid w:val="009B185B"/>
    <w:rsid w:val="009D1FA6"/>
    <w:rsid w:val="009D3FC1"/>
    <w:rsid w:val="009D7767"/>
    <w:rsid w:val="009E1BB3"/>
    <w:rsid w:val="009F0007"/>
    <w:rsid w:val="009F7922"/>
    <w:rsid w:val="00A074A8"/>
    <w:rsid w:val="00A17E69"/>
    <w:rsid w:val="00A31808"/>
    <w:rsid w:val="00A3385A"/>
    <w:rsid w:val="00A344C4"/>
    <w:rsid w:val="00A3565C"/>
    <w:rsid w:val="00A448AB"/>
    <w:rsid w:val="00A614BE"/>
    <w:rsid w:val="00A64CDC"/>
    <w:rsid w:val="00A72012"/>
    <w:rsid w:val="00A862F9"/>
    <w:rsid w:val="00A87748"/>
    <w:rsid w:val="00AC2D39"/>
    <w:rsid w:val="00AC4D79"/>
    <w:rsid w:val="00AE4B87"/>
    <w:rsid w:val="00AF5589"/>
    <w:rsid w:val="00B0534A"/>
    <w:rsid w:val="00B07495"/>
    <w:rsid w:val="00B07B2C"/>
    <w:rsid w:val="00B167B5"/>
    <w:rsid w:val="00B1777D"/>
    <w:rsid w:val="00B21F54"/>
    <w:rsid w:val="00B22476"/>
    <w:rsid w:val="00B22923"/>
    <w:rsid w:val="00B27E07"/>
    <w:rsid w:val="00B30F83"/>
    <w:rsid w:val="00B3225A"/>
    <w:rsid w:val="00B60556"/>
    <w:rsid w:val="00B67FC8"/>
    <w:rsid w:val="00B703B0"/>
    <w:rsid w:val="00B70F31"/>
    <w:rsid w:val="00B87B5A"/>
    <w:rsid w:val="00BA2890"/>
    <w:rsid w:val="00BC3023"/>
    <w:rsid w:val="00BD318C"/>
    <w:rsid w:val="00BF15B8"/>
    <w:rsid w:val="00BF696C"/>
    <w:rsid w:val="00C009A4"/>
    <w:rsid w:val="00C03306"/>
    <w:rsid w:val="00C0612A"/>
    <w:rsid w:val="00C11BCB"/>
    <w:rsid w:val="00C21305"/>
    <w:rsid w:val="00C35426"/>
    <w:rsid w:val="00C50D16"/>
    <w:rsid w:val="00C66CED"/>
    <w:rsid w:val="00C67047"/>
    <w:rsid w:val="00C709C5"/>
    <w:rsid w:val="00C822CC"/>
    <w:rsid w:val="00CA3D52"/>
    <w:rsid w:val="00CA695C"/>
    <w:rsid w:val="00CA715E"/>
    <w:rsid w:val="00CB0A5E"/>
    <w:rsid w:val="00CB0B6B"/>
    <w:rsid w:val="00CB2A5B"/>
    <w:rsid w:val="00CB5387"/>
    <w:rsid w:val="00CB59AF"/>
    <w:rsid w:val="00CC73A8"/>
    <w:rsid w:val="00CD6DD1"/>
    <w:rsid w:val="00CF5974"/>
    <w:rsid w:val="00D073F9"/>
    <w:rsid w:val="00D07D8A"/>
    <w:rsid w:val="00D14650"/>
    <w:rsid w:val="00D20B29"/>
    <w:rsid w:val="00D247C4"/>
    <w:rsid w:val="00D25910"/>
    <w:rsid w:val="00D26004"/>
    <w:rsid w:val="00D300F8"/>
    <w:rsid w:val="00D40F2B"/>
    <w:rsid w:val="00D435D4"/>
    <w:rsid w:val="00D46FF0"/>
    <w:rsid w:val="00D47B06"/>
    <w:rsid w:val="00D567DD"/>
    <w:rsid w:val="00D61331"/>
    <w:rsid w:val="00D61AE9"/>
    <w:rsid w:val="00D76C5E"/>
    <w:rsid w:val="00D816F5"/>
    <w:rsid w:val="00DC11DF"/>
    <w:rsid w:val="00DC1A4D"/>
    <w:rsid w:val="00DC6794"/>
    <w:rsid w:val="00DD2A7C"/>
    <w:rsid w:val="00DD644A"/>
    <w:rsid w:val="00DD6618"/>
    <w:rsid w:val="00DE191B"/>
    <w:rsid w:val="00DF00EC"/>
    <w:rsid w:val="00E1060F"/>
    <w:rsid w:val="00E32502"/>
    <w:rsid w:val="00E40218"/>
    <w:rsid w:val="00E42837"/>
    <w:rsid w:val="00E4603C"/>
    <w:rsid w:val="00E47855"/>
    <w:rsid w:val="00E61B19"/>
    <w:rsid w:val="00E712F6"/>
    <w:rsid w:val="00E7283F"/>
    <w:rsid w:val="00E824F8"/>
    <w:rsid w:val="00EA22A7"/>
    <w:rsid w:val="00EA537C"/>
    <w:rsid w:val="00EB7F43"/>
    <w:rsid w:val="00EC6C32"/>
    <w:rsid w:val="00EE04E1"/>
    <w:rsid w:val="00EE21CA"/>
    <w:rsid w:val="00EF01CE"/>
    <w:rsid w:val="00F23B91"/>
    <w:rsid w:val="00F26048"/>
    <w:rsid w:val="00F2609E"/>
    <w:rsid w:val="00F31884"/>
    <w:rsid w:val="00F41B1E"/>
    <w:rsid w:val="00F521FD"/>
    <w:rsid w:val="00F560F6"/>
    <w:rsid w:val="00F6133F"/>
    <w:rsid w:val="00F6746C"/>
    <w:rsid w:val="00FA6227"/>
    <w:rsid w:val="00FB3371"/>
    <w:rsid w:val="00FC2EE8"/>
    <w:rsid w:val="00FD5144"/>
    <w:rsid w:val="00FD644F"/>
    <w:rsid w:val="00FE38B2"/>
    <w:rsid w:val="10C2357F"/>
    <w:rsid w:val="20754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FB09B60B-089D-4C4E-A03D-DE4C8129B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35C"/>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0"/>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598024604">
      <w:bodyDiv w:val="1"/>
      <w:marLeft w:val="0"/>
      <w:marRight w:val="0"/>
      <w:marTop w:val="0"/>
      <w:marBottom w:val="0"/>
      <w:divBdr>
        <w:top w:val="none" w:sz="0" w:space="0" w:color="auto"/>
        <w:left w:val="none" w:sz="0" w:space="0" w:color="auto"/>
        <w:bottom w:val="none" w:sz="0" w:space="0" w:color="auto"/>
        <w:right w:val="none" w:sz="0" w:space="0" w:color="auto"/>
      </w:divBdr>
      <w:divsChild>
        <w:div w:id="1238438647">
          <w:marLeft w:val="0"/>
          <w:marRight w:val="0"/>
          <w:marTop w:val="0"/>
          <w:marBottom w:val="0"/>
          <w:divBdr>
            <w:top w:val="none" w:sz="0" w:space="0" w:color="auto"/>
            <w:left w:val="none" w:sz="0" w:space="0" w:color="auto"/>
            <w:bottom w:val="none" w:sz="0" w:space="0" w:color="auto"/>
            <w:right w:val="none" w:sz="0" w:space="0" w:color="auto"/>
          </w:divBdr>
          <w:divsChild>
            <w:div w:id="1685016657">
              <w:marLeft w:val="0"/>
              <w:marRight w:val="0"/>
              <w:marTop w:val="0"/>
              <w:marBottom w:val="0"/>
              <w:divBdr>
                <w:top w:val="none" w:sz="0" w:space="0" w:color="auto"/>
                <w:left w:val="none" w:sz="0" w:space="0" w:color="auto"/>
                <w:bottom w:val="none" w:sz="0" w:space="0" w:color="auto"/>
                <w:right w:val="none" w:sz="0" w:space="0" w:color="auto"/>
              </w:divBdr>
              <w:divsChild>
                <w:div w:id="5357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microsoft.com/office/2016/09/relationships/commentsIds" Target="commentsIds.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wcsaf.org/web/guest/scientificdocumentation" TargetMode="External"/><Relationship Id="rId17" Type="http://schemas.microsoft.com/office/2011/relationships/commentsExtended" Target="commentsExtended.xml"/><Relationship Id="rId25" Type="http://schemas.openxmlformats.org/officeDocument/2006/relationships/image" Target="media/image9.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jpeg"/><Relationship Id="rId29" Type="http://schemas.openxmlformats.org/officeDocument/2006/relationships/hyperlink" Target="https://doi.org/10.1016/j.solener.2008.02.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s://doi.org/10.1016/j.rser.2020.110151"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hyperlink" Target="https://doi.org/10.1002/qj.3803" TargetMode="Externa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oi.org/10.1016/B978-0-12-819727-1.00054-6" TargetMode="External"/><Relationship Id="rId4" Type="http://schemas.openxmlformats.org/officeDocument/2006/relationships/settings" Target="settings.xml"/><Relationship Id="rId9" Type="http://schemas.openxmlformats.org/officeDocument/2006/relationships/hyperlink" Target="https://docs.google.com/document/d/1YAUEVlxqM1g7M8y9fNNj1f-l_JvcCOyy/edit?usp=sharing&amp;ouid=115400583048984110222&amp;rtpof=true&amp;sd=true" TargetMode="External"/><Relationship Id="rId14" Type="http://schemas.openxmlformats.org/officeDocument/2006/relationships/image" Target="media/image2.jpg"/><Relationship Id="rId22" Type="http://schemas.openxmlformats.org/officeDocument/2006/relationships/image" Target="media/image6.png"/><Relationship Id="rId27" Type="http://schemas.openxmlformats.org/officeDocument/2006/relationships/hyperlink" Target="https://doi.org/10.1016/j.rser.2017.05.046" TargetMode="External"/><Relationship Id="rId30" Type="http://schemas.openxmlformats.org/officeDocument/2006/relationships/hyperlink" Target="https://doi.org/10.1016/j.solener.2016.03.017" TargetMode="External"/><Relationship Id="rId8" Type="http://schemas.openxmlformats.org/officeDocument/2006/relationships/hyperlink" Target="mailto:chao.tang@univ-reunion.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8</Pages>
  <Words>4729</Words>
  <Characters>26958</Characters>
  <Application>Microsoft Office Word</Application>
  <DocSecurity>0</DocSecurity>
  <Lines>224</Lines>
  <Paragraphs>63</Paragraphs>
  <ScaleCrop>false</ScaleCrop>
  <Company>Université de La Réunion</Company>
  <LinksUpToDate>false</LinksUpToDate>
  <CharactersWithSpaces>3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Tang</dc:creator>
  <cp:keywords/>
  <cp:lastModifiedBy>Chao TANG</cp:lastModifiedBy>
  <cp:revision>274</cp:revision>
  <dcterms:created xsi:type="dcterms:W3CDTF">2019-05-22T04:17:00Z</dcterms:created>
  <dcterms:modified xsi:type="dcterms:W3CDTF">2022-07-24T04:02:00Z</dcterms:modified>
</cp:coreProperties>
</file>